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77777777" w:rsidR="00313967" w:rsidRDefault="009C03BC" w:rsidP="009C03BC">
      <w:pPr>
        <w:jc w:val="both"/>
        <w:rPr>
          <w:ins w:id="0" w:author="Norman Packard" w:date="2020-08-20T00:19:00Z"/>
        </w:rPr>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p>
    <w:p w14:paraId="13F97541" w14:textId="19D2212C" w:rsidR="00313967" w:rsidRDefault="00313967" w:rsidP="009C03BC">
      <w:pPr>
        <w:jc w:val="both"/>
        <w:rPr>
          <w:ins w:id="1" w:author="Norman Packard" w:date="2020-08-20T00:22:00Z"/>
        </w:rPr>
      </w:pPr>
    </w:p>
    <w:p w14:paraId="10EE2E0B" w14:textId="77777777" w:rsidR="00406BA4" w:rsidRDefault="00783CA3" w:rsidP="009C03BC">
      <w:pPr>
        <w:jc w:val="both"/>
        <w:rPr>
          <w:ins w:id="2" w:author="Norman Packard" w:date="2020-08-20T00:32:00Z"/>
          <w:sz w:val="22"/>
          <w:szCs w:val="22"/>
        </w:rPr>
      </w:pPr>
      <w:ins w:id="3" w:author="Norman Packard" w:date="2020-08-20T00:22:00Z">
        <w:r>
          <w:t>T</w:t>
        </w:r>
      </w:ins>
      <w:ins w:id="4" w:author="Norman Packard" w:date="2020-08-20T00:23:00Z">
        <w:r>
          <w:t xml:space="preserve">he data for different countries, shown in Figure 1, display a </w:t>
        </w:r>
        <w:proofErr w:type="gramStart"/>
        <w:r>
          <w:t>strikingly different epidem</w:t>
        </w:r>
      </w:ins>
      <w:ins w:id="5" w:author="Norman Packard" w:date="2020-08-20T00:24:00Z">
        <w:r>
          <w:t>iological dynamics</w:t>
        </w:r>
        <w:proofErr w:type="gramEnd"/>
        <w:r>
          <w:t>.  The cumulative</w:t>
        </w:r>
      </w:ins>
      <w:ins w:id="6" w:author="Norman Packard" w:date="2020-08-20T00:25:00Z">
        <w:r>
          <w:t xml:space="preserve"> case count curves shown in Figs 1A and 1C have long linear regions</w:t>
        </w:r>
      </w:ins>
      <w:ins w:id="7" w:author="Norman Packard" w:date="2020-08-20T00:31:00Z">
        <w:r>
          <w:t xml:space="preserve"> (shown with a simple three-segment piecewise linear fit</w:t>
        </w:r>
      </w:ins>
      <w:ins w:id="8" w:author="Norman Packard" w:date="2020-08-20T00:32:00Z">
        <w:r>
          <w:t xml:space="preserve"> superimposed on the data</w:t>
        </w:r>
      </w:ins>
      <w:ins w:id="9" w:author="Norman Packard" w:date="2020-08-20T00:31:00Z">
        <w:r>
          <w:t>)</w:t>
        </w:r>
      </w:ins>
      <w:ins w:id="10" w:author="Norman Packard" w:date="2020-08-20T00:25:00Z">
        <w:r>
          <w:t>, which correspond to broadened peaks in the daily data sho</w:t>
        </w:r>
      </w:ins>
      <w:ins w:id="11" w:author="Norman Packard" w:date="2020-08-20T00:26:00Z">
        <w:r>
          <w:t>wn in Figs 1B and 1C, uncharacteristic of the</w:t>
        </w:r>
      </w:ins>
      <w:ins w:id="12" w:author="Norman Packard" w:date="2020-08-20T00:27:00Z">
        <w:r>
          <w:t xml:space="preserve"> classical epidemiological models.  Data for Fig. 1 </w:t>
        </w:r>
      </w:ins>
      <w:moveToRangeStart w:id="13" w:author="Norman Packard" w:date="2020-08-20T00:19:00Z" w:name="move48775215"/>
      <w:moveTo w:id="14" w:author="Norman Packard" w:date="2020-08-20T00:19:00Z">
        <w:del w:id="15" w:author="Norman Packard" w:date="2020-08-20T00:27:00Z">
          <w:r w:rsidR="00313967" w:rsidDel="00783CA3">
            <w:rPr>
              <w:sz w:val="22"/>
              <w:szCs w:val="22"/>
            </w:rPr>
            <w:delText xml:space="preserve">The USA and Brazil have not had a consistent or effective communication of information about the disease, but the response is still effectively piecewise linear as expected from the cautionary model, like the more dampening Russian response. Data </w:delText>
          </w:r>
        </w:del>
        <w:r w:rsidR="00313967">
          <w:rPr>
            <w:sz w:val="22"/>
            <w:szCs w:val="22"/>
          </w:rPr>
          <w:t xml:space="preserve">is taken from John Hopkins University compilation and averaged over 7 days to remove weekly oscillations in </w:t>
        </w:r>
        <w:commentRangeStart w:id="16"/>
        <w:r w:rsidR="00313967">
          <w:rPr>
            <w:sz w:val="22"/>
            <w:szCs w:val="22"/>
          </w:rPr>
          <w:t>reporting</w:t>
        </w:r>
      </w:moveTo>
      <w:commentRangeEnd w:id="16"/>
      <w:r w:rsidR="00406BA4">
        <w:rPr>
          <w:rStyle w:val="CommentReference"/>
        </w:rPr>
        <w:commentReference w:id="16"/>
      </w:r>
      <w:moveTo w:id="17" w:author="Norman Packard" w:date="2020-08-20T00:19:00Z">
        <w:r w:rsidR="00313967">
          <w:rPr>
            <w:sz w:val="22"/>
            <w:szCs w:val="22"/>
          </w:rPr>
          <w:t xml:space="preserve">. </w:t>
        </w:r>
      </w:moveTo>
    </w:p>
    <w:p w14:paraId="1714C41B" w14:textId="69C945E5" w:rsidR="00313967" w:rsidRPr="00783CA3" w:rsidDel="00783CA3" w:rsidRDefault="00313967" w:rsidP="00783CA3">
      <w:pPr>
        <w:jc w:val="both"/>
        <w:rPr>
          <w:del w:id="18" w:author="Norman Packard" w:date="2020-08-20T00:30:00Z"/>
          <w:moveTo w:id="19" w:author="Norman Packard" w:date="2020-08-20T00:19:00Z"/>
          <w:rPrChange w:id="20" w:author="Norman Packard" w:date="2020-08-20T00:28:00Z">
            <w:rPr>
              <w:del w:id="21" w:author="Norman Packard" w:date="2020-08-20T00:30:00Z"/>
              <w:moveTo w:id="22" w:author="Norman Packard" w:date="2020-08-20T00:19:00Z"/>
              <w:sz w:val="22"/>
              <w:szCs w:val="22"/>
            </w:rPr>
          </w:rPrChange>
        </w:rPr>
      </w:pPr>
      <w:moveTo w:id="23" w:author="Norman Packard" w:date="2020-08-20T00:19:00Z">
        <w:del w:id="24" w:author="Norman Packard" w:date="2020-08-20T00:33:00Z">
          <w:r w:rsidDel="00406BA4">
            <w:rPr>
              <w:sz w:val="22"/>
              <w:szCs w:val="22"/>
            </w:rPr>
            <w:delText xml:space="preserve">The data is fitted with a simple 3-segment piecewise linear fit. </w:delText>
          </w:r>
        </w:del>
        <w:del w:id="25" w:author="Norman Packard" w:date="2020-08-20T00:29:00Z">
          <w:r w:rsidDel="00783CA3">
            <w:rPr>
              <w:sz w:val="22"/>
              <w:szCs w:val="22"/>
            </w:rPr>
            <w:delText>Note that second waves of infection, affecting Spain in A, and to a lesser extent France and Germany, which depart from linearity, are also predicted in the more differentiated SC3EI3R version of the cautionary model.</w:delText>
          </w:r>
        </w:del>
      </w:moveTo>
    </w:p>
    <w:moveToRangeEnd w:id="13"/>
    <w:p w14:paraId="6E1578B0" w14:textId="77777777" w:rsidR="00313967" w:rsidRDefault="00313967" w:rsidP="009C03BC">
      <w:pPr>
        <w:jc w:val="both"/>
        <w:rPr>
          <w:ins w:id="26" w:author="Norman Packard" w:date="2020-08-20T00:19:00Z"/>
        </w:rPr>
      </w:pPr>
    </w:p>
    <w:p w14:paraId="43E29570" w14:textId="4C41B9D1" w:rsidR="00E626CB" w:rsidRDefault="00E626CB" w:rsidP="009C03BC">
      <w:pPr>
        <w:jc w:val="both"/>
      </w:pPr>
      <w:r>
        <w:t xml:space="preserve">Contemplating the </w:t>
      </w:r>
      <w:r w:rsidR="00CF1226">
        <w:t xml:space="preserve">early </w:t>
      </w:r>
      <w:r>
        <w:t>linear global data</w:t>
      </w:r>
      <w:r w:rsidR="00CF1226">
        <w:t xml:space="preserve">, </w:t>
      </w:r>
      <w:r>
        <w:t>see Fig. 1</w:t>
      </w:r>
      <w:ins w:id="27" w:author="Norman Packard" w:date="2020-08-20T00:20:00Z">
        <w:r w:rsidR="00313967">
          <w:t>A and 1C</w:t>
        </w:r>
      </w:ins>
      <w:r>
        <w:t>, the author</w:t>
      </w:r>
      <w:ins w:id="28" w:author="Norman Packard" w:date="2020-08-20T00:20:00Z">
        <w:r w:rsidR="00313967">
          <w:t>s</w:t>
        </w:r>
      </w:ins>
      <w:r>
        <w:t xml:space="preserve"> </w:t>
      </w:r>
      <w:del w:id="29" w:author="Norman Packard" w:date="2020-08-20T00:20:00Z">
        <w:r w:rsidDel="00313967">
          <w:delText xml:space="preserve">was </w:delText>
        </w:r>
      </w:del>
      <w:ins w:id="30" w:author="Norman Packard" w:date="2020-08-20T00:20:00Z">
        <w:r w:rsidR="00313967">
          <w:t>were</w:t>
        </w:r>
        <w:r w:rsidR="00313967">
          <w:t xml:space="preserve"> </w:t>
        </w:r>
      </w:ins>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t>. The fundamental reason for this is specific 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xml:space="preserve">. This is, like the nesting site limitation in bird populations, </w:t>
      </w:r>
      <w:ins w:id="31" w:author="Norman Packard" w:date="2020-08-20T00:20:00Z">
        <w:r w:rsidR="00313967">
          <w:t xml:space="preserve">has </w:t>
        </w:r>
      </w:ins>
      <w:r w:rsidR="006978B2">
        <w:t xml:space="preserve">a straightforward </w:t>
      </w:r>
      <w:del w:id="32" w:author="Norman Packard" w:date="2020-08-20T00:20:00Z">
        <w:r w:rsidR="006978B2" w:rsidDel="00313967">
          <w:delText>thing</w:delText>
        </w:r>
      </w:del>
      <w:ins w:id="33" w:author="Norman Packard" w:date="2020-08-20T00:20:00Z">
        <w:r w:rsidR="00313967">
          <w:t>explanation</w:t>
        </w:r>
      </w:ins>
      <w:r w:rsidR="006978B2">
        <w:t xml:space="preserve">: when most replicase enzymes are occupied in the copying </w:t>
      </w:r>
      <w:r w:rsidR="006978B2">
        <w:lastRenderedPageBreak/>
        <w:t>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ins w:id="34" w:author="Norman Packard" w:date="2020-08-20T00:21:00Z">
        <w:r w:rsidR="00313967">
          <w:t>s</w:t>
        </w:r>
      </w:ins>
      <w:r w:rsidR="00591EE7">
        <w:t xml:space="preserve"> </w:t>
      </w:r>
      <w:del w:id="35" w:author="Norman Packard" w:date="2020-08-20T00:21:00Z">
        <w:r w:rsidR="00591EE7" w:rsidDel="00313967">
          <w:delText xml:space="preserve">wondered if </w:delText>
        </w:r>
      </w:del>
      <w:ins w:id="36" w:author="Norman Packard" w:date="2020-08-20T00:21:00Z">
        <w:r w:rsidR="00313967">
          <w:t xml:space="preserve">propose </w:t>
        </w:r>
      </w:ins>
      <w:r w:rsidR="00591EE7">
        <w:t xml:space="preserve">a </w:t>
      </w:r>
      <w:r w:rsidR="009B7339">
        <w:t>related</w:t>
      </w:r>
      <w:r w:rsidR="00591EE7">
        <w:t xml:space="preserve"> mechanism </w:t>
      </w:r>
      <w:ins w:id="37" w:author="Norman Packard" w:date="2020-08-20T00:21:00Z">
        <w:r w:rsidR="00313967">
          <w:t xml:space="preserve">that can </w:t>
        </w:r>
      </w:ins>
      <w:del w:id="38" w:author="Norman Packard" w:date="2020-08-20T00:21:00Z">
        <w:r w:rsidR="00591EE7" w:rsidDel="00313967">
          <w:delText xml:space="preserve">could </w:delText>
        </w:r>
      </w:del>
      <w:r w:rsidR="00591EE7">
        <w:t>account for the observed linear growth phase</w:t>
      </w:r>
      <w:r w:rsidR="00F51803">
        <w:t>s</w:t>
      </w:r>
      <w:r w:rsidR="00591EE7">
        <w:t xml:space="preserve"> for Covid-19 in societies shown in Fig. 1</w:t>
      </w:r>
      <w:ins w:id="39" w:author="Norman Packard" w:date="2020-08-20T00:22:00Z">
        <w:r w:rsidR="00783CA3">
          <w:t xml:space="preserve"> A and C</w:t>
        </w:r>
      </w:ins>
      <w:r w:rsidR="00591EE7">
        <w:t>.</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5EF857B8"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18B7473"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w:t>
      </w:r>
      <w:r>
        <w:lastRenderedPageBreak/>
        <w:t>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also demonstrate 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 and hospital differentiated (SEI3R</w:t>
      </w:r>
      <w:r w:rsidR="00D30CA0">
        <w:t>)</w:t>
      </w:r>
      <w:r w:rsidR="00CE45E7">
        <w:t xml:space="preserve"> models </w:t>
      </w:r>
      <w:r w:rsidR="00B81293">
        <w:t xml:space="preserve">for representative variation of the three caution parameters 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lastRenderedPageBreak/>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 xml:space="preserve">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w:t>
      </w:r>
      <w:r>
        <w:lastRenderedPageBreak/>
        <w:t>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t xml:space="preserve">The authors wish to acknowledge the support </w:t>
      </w:r>
      <w:r w:rsidR="00CB4CC3">
        <w:t xml:space="preserve">of the European Centre for Living Technology, and the access to Covid-19 data compiled by Johns Hopkins University and …. The authors wish to thank those authors who made their modelling software examples available on </w:t>
      </w:r>
      <w:proofErr w:type="spellStart"/>
      <w:r w:rsidR="00CB4CC3">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sidR="00D5526F" w:rsidRPr="000702F7">
        <w:rPr>
          <w:b/>
          <w:bCs/>
        </w:rPr>
        <w:t>Figures</w:t>
      </w:r>
    </w:p>
    <w:p w14:paraId="452442B6" w14:textId="4CC0C871" w:rsidR="00F63C94" w:rsidRDefault="00904403">
      <w:r w:rsidRPr="00904403">
        <w:rPr>
          <w:noProof/>
        </w:rPr>
        <w:t xml:space="preserve"> </w:t>
      </w:r>
    </w:p>
    <w:p w14:paraId="52977A35" w14:textId="0B6174FF" w:rsidR="00831BED" w:rsidRDefault="00313967" w:rsidP="00130C34">
      <w:pPr>
        <w:ind w:firstLine="142"/>
      </w:pPr>
      <w:ins w:id="40" w:author="Norman Packard" w:date="2020-08-20T00:12:00Z">
        <w:r>
          <w:rPr>
            <w:noProof/>
          </w:rPr>
          <w:drawing>
            <wp:inline distT="0" distB="0" distL="0" distR="0" wp14:anchorId="34D2056C" wp14:editId="78A0D2B8">
              <wp:extent cx="5727700" cy="3736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1">
                        <a:extLst>
                          <a:ext uri="{28A0092B-C50C-407E-A947-70E740481C1C}">
                            <a14:useLocalDpi xmlns:a14="http://schemas.microsoft.com/office/drawing/2010/main" val="0"/>
                          </a:ext>
                        </a:extLst>
                      </a:blip>
                      <a:stretch>
                        <a:fillRect/>
                      </a:stretch>
                    </pic:blipFill>
                    <pic:spPr>
                      <a:xfrm>
                        <a:off x="0" y="0"/>
                        <a:ext cx="5727700" cy="3736340"/>
                      </a:xfrm>
                      <a:prstGeom prst="rect">
                        <a:avLst/>
                      </a:prstGeom>
                    </pic:spPr>
                  </pic:pic>
                </a:graphicData>
              </a:graphic>
            </wp:inline>
          </w:drawing>
        </w:r>
      </w:ins>
    </w:p>
    <w:p w14:paraId="285B2E7E" w14:textId="26789E70" w:rsidR="003E6BA5"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ins w:id="41" w:author="Norman Packard" w:date="2020-08-19T23:48:00Z">
        <w:r w:rsidR="003E6BA5">
          <w:rPr>
            <w:sz w:val="22"/>
            <w:szCs w:val="22"/>
          </w:rPr>
          <w:t xml:space="preserve"> Super</w:t>
        </w:r>
      </w:ins>
      <w:ins w:id="42" w:author="Norman Packard" w:date="2020-08-19T23:53:00Z">
        <w:r w:rsidR="003E6BA5">
          <w:rPr>
            <w:sz w:val="22"/>
            <w:szCs w:val="22"/>
          </w:rPr>
          <w:t>im</w:t>
        </w:r>
      </w:ins>
      <w:ins w:id="43" w:author="Norman Packard" w:date="2020-08-19T23:48:00Z">
        <w:r w:rsidR="003E6BA5">
          <w:rPr>
            <w:sz w:val="22"/>
            <w:szCs w:val="22"/>
          </w:rPr>
          <w:t>posed with the data is a three-segment linear fit</w:t>
        </w:r>
      </w:ins>
      <w:ins w:id="44" w:author="Norman Packard" w:date="2020-08-19T23:50:00Z">
        <w:r w:rsidR="003E6BA5">
          <w:rPr>
            <w:sz w:val="22"/>
            <w:szCs w:val="22"/>
          </w:rPr>
          <w:t xml:space="preserve"> (using the python </w:t>
        </w:r>
        <w:proofErr w:type="spellStart"/>
        <w:r w:rsidR="003E6BA5">
          <w:rPr>
            <w:sz w:val="22"/>
            <w:szCs w:val="22"/>
          </w:rPr>
          <w:t>pwlf</w:t>
        </w:r>
        <w:proofErr w:type="spellEnd"/>
        <w:r w:rsidR="003E6BA5">
          <w:rPr>
            <w:sz w:val="22"/>
            <w:szCs w:val="22"/>
          </w:rPr>
          <w:t xml:space="preserve"> module).</w:t>
        </w:r>
      </w:ins>
      <w:r w:rsidR="00B05583">
        <w:rPr>
          <w:sz w:val="22"/>
          <w:szCs w:val="22"/>
        </w:rPr>
        <w:t xml:space="preserve"> </w:t>
      </w:r>
      <w:r w:rsidR="003E6BA5">
        <w:rPr>
          <w:b/>
          <w:bCs/>
          <w:sz w:val="22"/>
          <w:szCs w:val="22"/>
        </w:rPr>
        <w:t>B)</w:t>
      </w:r>
      <w:r w:rsidR="003E6BA5">
        <w:rPr>
          <w:sz w:val="22"/>
          <w:szCs w:val="22"/>
        </w:rPr>
        <w:t xml:space="preserve"> The weekly averages of </w:t>
      </w:r>
      <w:ins w:id="45" w:author="Norman Packard" w:date="2020-08-20T00:15:00Z">
        <w:r w:rsidR="00313967">
          <w:rPr>
            <w:sz w:val="22"/>
            <w:szCs w:val="22"/>
          </w:rPr>
          <w:t>daily</w:t>
        </w:r>
      </w:ins>
      <w:ins w:id="46" w:author="Norman Packard" w:date="2020-08-20T00:16:00Z">
        <w:r w:rsidR="00313967">
          <w:rPr>
            <w:sz w:val="22"/>
            <w:szCs w:val="22"/>
          </w:rPr>
          <w:t xml:space="preserve"> </w:t>
        </w:r>
      </w:ins>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F51803">
        <w:rPr>
          <w:sz w:val="22"/>
          <w:szCs w:val="22"/>
        </w:rPr>
        <w:t xml:space="preserve">seven </w:t>
      </w:r>
      <w:r w:rsidR="00130C34">
        <w:rPr>
          <w:sz w:val="22"/>
          <w:szCs w:val="22"/>
        </w:rPr>
        <w:t>countries with largest population epidemics in the world for Covid-19 as of Aug 1 2020</w:t>
      </w:r>
      <w:ins w:id="47" w:author="Norman Packard" w:date="2020-08-19T23:50:00Z">
        <w:r w:rsidR="003E6BA5">
          <w:rPr>
            <w:sz w:val="22"/>
            <w:szCs w:val="22"/>
          </w:rPr>
          <w:t>, with the same three-segment linear fit supe</w:t>
        </w:r>
      </w:ins>
      <w:ins w:id="48" w:author="Norman Packard" w:date="2020-08-19T23:51:00Z">
        <w:r w:rsidR="003E6BA5">
          <w:rPr>
            <w:sz w:val="22"/>
            <w:szCs w:val="22"/>
          </w:rPr>
          <w:t>r</w:t>
        </w:r>
      </w:ins>
      <w:ins w:id="49" w:author="Norman Packard" w:date="2020-08-19T23:53:00Z">
        <w:r w:rsidR="003E6BA5">
          <w:rPr>
            <w:sz w:val="22"/>
            <w:szCs w:val="22"/>
          </w:rPr>
          <w:t>im</w:t>
        </w:r>
      </w:ins>
      <w:ins w:id="50" w:author="Norman Packard" w:date="2020-08-19T23:51:00Z">
        <w:r w:rsidR="003E6BA5">
          <w:rPr>
            <w:sz w:val="22"/>
            <w:szCs w:val="22"/>
          </w:rPr>
          <w:t>posed</w:t>
        </w:r>
      </w:ins>
      <w:ins w:id="51" w:author="Norman Packard" w:date="2020-08-19T23:53:00Z">
        <w:r w:rsidR="003E6B6A">
          <w:rPr>
            <w:sz w:val="22"/>
            <w:szCs w:val="22"/>
          </w:rPr>
          <w:t xml:space="preserve"> </w:t>
        </w:r>
      </w:ins>
      <w:del w:id="52" w:author="Norman Packard" w:date="2020-08-19T23:50:00Z">
        <w:r w:rsidR="00130C34" w:rsidDel="003E6BA5">
          <w:rPr>
            <w:sz w:val="22"/>
            <w:szCs w:val="22"/>
          </w:rPr>
          <w:delText>.</w:delText>
        </w:r>
      </w:del>
      <w:r w:rsidR="00130C34">
        <w:rPr>
          <w:sz w:val="22"/>
          <w:szCs w:val="22"/>
        </w:rPr>
        <w:t xml:space="preserve"> </w:t>
      </w:r>
      <w:r w:rsidR="003E6BA5">
        <w:rPr>
          <w:b/>
          <w:bCs/>
          <w:sz w:val="22"/>
          <w:szCs w:val="22"/>
        </w:rPr>
        <w:t>D</w:t>
      </w:r>
      <w:proofErr w:type="gramStart"/>
      <w:r w:rsidR="003E6BA5">
        <w:rPr>
          <w:b/>
          <w:bCs/>
          <w:sz w:val="22"/>
          <w:szCs w:val="22"/>
        </w:rPr>
        <w:t>)</w:t>
      </w:r>
      <w:r w:rsidR="003E6BA5">
        <w:rPr>
          <w:sz w:val="22"/>
          <w:szCs w:val="22"/>
        </w:rPr>
        <w:t xml:space="preserve">  </w:t>
      </w:r>
      <w:r w:rsidR="003E6BA5">
        <w:rPr>
          <w:sz w:val="22"/>
          <w:szCs w:val="22"/>
        </w:rPr>
        <w:t>The</w:t>
      </w:r>
      <w:proofErr w:type="gramEnd"/>
      <w:r w:rsidR="003E6BA5">
        <w:rPr>
          <w:sz w:val="22"/>
          <w:szCs w:val="22"/>
        </w:rPr>
        <w:t xml:space="preserve"> weekly averages of </w:t>
      </w:r>
      <w:ins w:id="53" w:author="Norman Packard" w:date="2020-08-20T00:16:00Z">
        <w:r w:rsidR="00313967">
          <w:rPr>
            <w:sz w:val="22"/>
            <w:szCs w:val="22"/>
          </w:rPr>
          <w:t xml:space="preserve">daily </w:t>
        </w:r>
      </w:ins>
      <w:r w:rsidR="003E6BA5">
        <w:rPr>
          <w:sz w:val="22"/>
          <w:szCs w:val="22"/>
        </w:rPr>
        <w:t>confirmed cases for the same European countries.</w:t>
      </w:r>
      <w:ins w:id="54" w:author="Norman Packard" w:date="2020-08-20T00:13:00Z">
        <w:r w:rsidR="00313967">
          <w:rPr>
            <w:sz w:val="22"/>
            <w:szCs w:val="22"/>
          </w:rPr>
          <w:t xml:space="preserve">  Note that the long </w:t>
        </w:r>
      </w:ins>
      <w:ins w:id="55" w:author="Norman Packard" w:date="2020-08-20T00:14:00Z">
        <w:r w:rsidR="00313967">
          <w:rPr>
            <w:sz w:val="22"/>
            <w:szCs w:val="22"/>
          </w:rPr>
          <w:t xml:space="preserve">regions of linear growth in the cumulative graphs in </w:t>
        </w:r>
      </w:ins>
      <w:ins w:id="56" w:author="Norman Packard" w:date="2020-08-20T00:15:00Z">
        <w:r w:rsidR="00313967">
          <w:rPr>
            <w:sz w:val="22"/>
            <w:szCs w:val="22"/>
          </w:rPr>
          <w:t xml:space="preserve">(A) and (C) correspond to broadened peaks in the </w:t>
        </w:r>
      </w:ins>
      <w:ins w:id="57" w:author="Norman Packard" w:date="2020-08-20T00:16:00Z">
        <w:r w:rsidR="00313967">
          <w:rPr>
            <w:sz w:val="22"/>
            <w:szCs w:val="22"/>
          </w:rPr>
          <w:t>daily case counts; these broadened peaks are</w:t>
        </w:r>
      </w:ins>
      <w:ins w:id="58" w:author="Norman Packard" w:date="2020-08-20T00:17:00Z">
        <w:r w:rsidR="00313967">
          <w:rPr>
            <w:sz w:val="22"/>
            <w:szCs w:val="22"/>
          </w:rPr>
          <w:t xml:space="preserve"> not produced by traditional SIR or SEIR models.</w:t>
        </w:r>
      </w:ins>
      <w:ins w:id="59" w:author="Norman Packard" w:date="2020-08-20T00:29:00Z">
        <w:r w:rsidR="00783CA3">
          <w:rPr>
            <w:sz w:val="22"/>
            <w:szCs w:val="22"/>
          </w:rPr>
          <w:t xml:space="preserve"> </w:t>
        </w:r>
      </w:ins>
      <w:ins w:id="60" w:author="Norman Packard" w:date="2020-08-20T00:30:00Z">
        <w:r w:rsidR="00783CA3">
          <w:rPr>
            <w:sz w:val="22"/>
            <w:szCs w:val="22"/>
          </w:rPr>
          <w:t xml:space="preserve"> </w:t>
        </w:r>
      </w:ins>
    </w:p>
    <w:p w14:paraId="5D137DF4" w14:textId="77777777" w:rsidR="003E6BA5" w:rsidRPr="003E6BA5" w:rsidRDefault="003E6BA5" w:rsidP="00B05583">
      <w:pPr>
        <w:jc w:val="both"/>
        <w:rPr>
          <w:sz w:val="22"/>
          <w:szCs w:val="22"/>
        </w:rPr>
      </w:pPr>
    </w:p>
    <w:p w14:paraId="67CD7442" w14:textId="3C27427D" w:rsidR="00831BED" w:rsidDel="00313967" w:rsidRDefault="00F51803" w:rsidP="00B05583">
      <w:pPr>
        <w:jc w:val="both"/>
        <w:rPr>
          <w:moveFrom w:id="61" w:author="Norman Packard" w:date="2020-08-20T00:19:00Z"/>
          <w:sz w:val="22"/>
          <w:szCs w:val="22"/>
        </w:rPr>
      </w:pPr>
      <w:moveFromRangeStart w:id="62" w:author="Norman Packard" w:date="2020-08-20T00:19:00Z" w:name="move48775215"/>
      <w:moveFrom w:id="63" w:author="Norman Packard" w:date="2020-08-20T00:19:00Z">
        <w:r w:rsidDel="00313967">
          <w:rPr>
            <w:sz w:val="22"/>
            <w:szCs w:val="22"/>
          </w:rPr>
          <w:t>The</w:t>
        </w:r>
        <w:r w:rsidR="00130C34" w:rsidDel="00313967">
          <w:rPr>
            <w:sz w:val="22"/>
            <w:szCs w:val="22"/>
          </w:rPr>
          <w:t xml:space="preserve"> US</w:t>
        </w:r>
        <w:r w:rsidDel="00313967">
          <w:rPr>
            <w:sz w:val="22"/>
            <w:szCs w:val="22"/>
          </w:rPr>
          <w:t>A</w:t>
        </w:r>
        <w:r w:rsidR="00130C34" w:rsidDel="00313967">
          <w:rPr>
            <w:sz w:val="22"/>
            <w:szCs w:val="22"/>
          </w:rPr>
          <w:t xml:space="preserve"> and Brazil have not had a consistent or effective communication of information about the disease, but the response is still effectively piecewise linear as expected from the cautionary model, like the </w:t>
        </w:r>
        <w:r w:rsidDel="00313967">
          <w:rPr>
            <w:sz w:val="22"/>
            <w:szCs w:val="22"/>
          </w:rPr>
          <w:t xml:space="preserve">more dampening </w:t>
        </w:r>
        <w:r w:rsidR="00130C34" w:rsidDel="00313967">
          <w:rPr>
            <w:sz w:val="22"/>
            <w:szCs w:val="22"/>
          </w:rPr>
          <w:t>Russian response.</w:t>
        </w:r>
        <w:r w:rsidR="00CA3B20" w:rsidDel="00313967">
          <w:rPr>
            <w:sz w:val="22"/>
            <w:szCs w:val="22"/>
          </w:rPr>
          <w:t xml:space="preserve"> </w:t>
        </w:r>
        <w:r w:rsidR="00B05583" w:rsidDel="00313967">
          <w:rPr>
            <w:sz w:val="22"/>
            <w:szCs w:val="22"/>
          </w:rPr>
          <w:t>Data is taken from John Hopkins University compilation and averaged over 7 days to remove weekly oscillations in reporting</w:t>
        </w:r>
        <w:r w:rsidDel="00313967">
          <w:rPr>
            <w:sz w:val="22"/>
            <w:szCs w:val="22"/>
          </w:rPr>
          <w:t xml:space="preserve">. </w:t>
        </w:r>
        <w:r w:rsidR="00B05583" w:rsidDel="00313967">
          <w:rPr>
            <w:sz w:val="22"/>
            <w:szCs w:val="22"/>
          </w:rPr>
          <w:t>The data is fitted with a simple 3-segment piecewise linear fit.</w:t>
        </w:r>
        <w:r w:rsidR="00831BED" w:rsidDel="00313967">
          <w:rPr>
            <w:sz w:val="22"/>
            <w:szCs w:val="22"/>
          </w:rPr>
          <w:t xml:space="preserve"> Note that second waves of infection, affecting Spain</w:t>
        </w:r>
        <w:r w:rsidDel="00313967">
          <w:rPr>
            <w:sz w:val="22"/>
            <w:szCs w:val="22"/>
          </w:rPr>
          <w:t xml:space="preserve"> </w:t>
        </w:r>
        <w:r w:rsidR="00831BED" w:rsidDel="00313967">
          <w:rPr>
            <w:sz w:val="22"/>
            <w:szCs w:val="22"/>
          </w:rPr>
          <w:t xml:space="preserve">in </w:t>
        </w:r>
        <w:r w:rsidDel="00313967">
          <w:rPr>
            <w:sz w:val="22"/>
            <w:szCs w:val="22"/>
          </w:rPr>
          <w:t>A</w:t>
        </w:r>
        <w:r w:rsidR="00831BED" w:rsidDel="00313967">
          <w:rPr>
            <w:sz w:val="22"/>
            <w:szCs w:val="22"/>
          </w:rPr>
          <w:t>, and to a lesser extent France and Germany, which depart from linearity, are also predicted in the more differentiated SC3EI3R version of the cautionary model.</w:t>
        </w:r>
      </w:moveFrom>
    </w:p>
    <w:moveFromRangeEnd w:id="62"/>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lang/>
          <w:rPrChange w:id="64" w:author="John McCaskill" w:date="2020-08-17T23:35:00Z">
            <w:rPr>
              <w:sz w:val="22"/>
              <w:szCs w:val="22"/>
            </w:rPr>
          </w:rPrChange>
        </w:rPr>
        <w:t>Exposure=0.4</w:t>
      </w:r>
      <w:r w:rsidR="00BA3A52" w:rsidRPr="00BA3A52">
        <w:rPr>
          <w:sz w:val="22"/>
          <w:szCs w:val="22"/>
          <w:lang w:val="en-US"/>
        </w:rPr>
        <w:t>,</w:t>
      </w:r>
      <w:r w:rsidR="00BA3A52" w:rsidRPr="00BA3A52">
        <w:rPr>
          <w:sz w:val="22"/>
          <w:lang/>
          <w:rPrChange w:id="65" w:author="John McCaskill" w:date="2020-08-17T23:35:00Z">
            <w:rPr>
              <w:sz w:val="22"/>
              <w:szCs w:val="22"/>
            </w:rPr>
          </w:rPrChange>
        </w:rPr>
        <w:t xml:space="preserve"> IncubPeriod=5</w:t>
      </w:r>
      <w:r w:rsidR="00BA3A52" w:rsidRPr="00BA3A52">
        <w:rPr>
          <w:sz w:val="22"/>
          <w:szCs w:val="22"/>
          <w:lang w:val="en-US"/>
        </w:rPr>
        <w:t>,</w:t>
      </w:r>
      <w:r w:rsidR="00BA3A52" w:rsidRPr="00BA3A52">
        <w:rPr>
          <w:sz w:val="22"/>
          <w:lang/>
          <w:rPrChange w:id="66" w:author="John McCaskill" w:date="2020-08-17T23:35:00Z">
            <w:rPr>
              <w:sz w:val="22"/>
              <w:szCs w:val="22"/>
            </w:rPr>
          </w:rPrChange>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lang/>
          <w:rPrChange w:id="67" w:author="John McCaskill" w:date="2020-08-17T23:35:00Z">
            <w:rPr>
              <w:sz w:val="22"/>
              <w:szCs w:val="22"/>
            </w:rPr>
          </w:rPrChange>
        </w:rPr>
        <w:t>FracMild=0.7</w:t>
      </w:r>
      <w:r w:rsidR="00BA3A52" w:rsidRPr="00BA3A52">
        <w:rPr>
          <w:sz w:val="22"/>
          <w:szCs w:val="22"/>
          <w:lang w:val="en-US"/>
        </w:rPr>
        <w:t>,</w:t>
      </w:r>
      <w:r w:rsidR="00BA3A52" w:rsidRPr="00BA3A52">
        <w:rPr>
          <w:sz w:val="22"/>
          <w:lang/>
          <w:rPrChange w:id="68" w:author="John McCaskill" w:date="2020-08-17T23:35:00Z">
            <w:rPr>
              <w:sz w:val="22"/>
              <w:szCs w:val="22"/>
            </w:rPr>
          </w:rPrChange>
        </w:rPr>
        <w:t xml:space="preserve">  FracSevere=0.20</w:t>
      </w:r>
      <w:r w:rsidR="00BA3A52" w:rsidRPr="00BA3A52">
        <w:rPr>
          <w:sz w:val="22"/>
          <w:szCs w:val="22"/>
          <w:lang w:val="en-US"/>
        </w:rPr>
        <w:t xml:space="preserve">, </w:t>
      </w:r>
      <w:r w:rsidR="00BA3A52" w:rsidRPr="00BA3A52">
        <w:rPr>
          <w:sz w:val="22"/>
          <w:lang/>
          <w:rPrChange w:id="69" w:author="John McCaskill" w:date="2020-08-17T23:35:00Z">
            <w:rPr>
              <w:sz w:val="22"/>
              <w:szCs w:val="22"/>
            </w:rPr>
          </w:rPrChange>
        </w:rPr>
        <w:t>FracCritical=0.1</w:t>
      </w:r>
      <w:r w:rsidR="00BA3A52" w:rsidRPr="00BA3A52">
        <w:rPr>
          <w:sz w:val="22"/>
          <w:szCs w:val="22"/>
          <w:lang w:val="en-US"/>
        </w:rPr>
        <w:t>,</w:t>
      </w:r>
      <w:r w:rsidR="00BA3A52">
        <w:rPr>
          <w:sz w:val="22"/>
          <w:szCs w:val="22"/>
        </w:rPr>
        <w:t xml:space="preserve"> </w:t>
      </w:r>
      <w:r w:rsidR="00BA3A52" w:rsidRPr="00BA3A52">
        <w:rPr>
          <w:sz w:val="22"/>
          <w:lang/>
          <w:rPrChange w:id="70" w:author="John McCaskill" w:date="2020-08-17T23:35:00Z">
            <w:rPr>
              <w:sz w:val="22"/>
              <w:szCs w:val="22"/>
            </w:rPr>
          </w:rPrChange>
        </w:rPr>
        <w:t>CFR=0.05</w:t>
      </w:r>
      <w:r w:rsidR="00BA3A52" w:rsidRPr="00BA3A52">
        <w:rPr>
          <w:sz w:val="22"/>
          <w:szCs w:val="22"/>
          <w:lang w:val="en-US"/>
        </w:rPr>
        <w:t xml:space="preserve">, </w:t>
      </w:r>
      <w:r w:rsidR="00BA3A52" w:rsidRPr="00BA3A52">
        <w:rPr>
          <w:sz w:val="22"/>
          <w:lang/>
          <w:rPrChange w:id="71" w:author="John McCaskill" w:date="2020-08-17T23:35:00Z">
            <w:rPr>
              <w:sz w:val="22"/>
              <w:szCs w:val="22"/>
            </w:rPr>
          </w:rPrChange>
        </w:rPr>
        <w:t>TimeICUDeath=5</w:t>
      </w:r>
      <w:r w:rsidR="00BA3A52" w:rsidRPr="00BA3A52">
        <w:rPr>
          <w:sz w:val="22"/>
          <w:szCs w:val="22"/>
          <w:lang w:val="en-US"/>
        </w:rPr>
        <w:t xml:space="preserve">, </w:t>
      </w:r>
      <w:r w:rsidR="00BA3A52" w:rsidRPr="00BA3A52">
        <w:rPr>
          <w:sz w:val="22"/>
          <w:lang/>
          <w:rPrChange w:id="72" w:author="John McCaskill" w:date="2020-08-17T23:35:00Z">
            <w:rPr>
              <w:sz w:val="22"/>
              <w:szCs w:val="22"/>
            </w:rPr>
          </w:rPrChange>
        </w:rPr>
        <w:t>DurHosp=4</w:t>
      </w:r>
      <w:r w:rsidR="00BA3A52" w:rsidRPr="00BA3A52">
        <w:rPr>
          <w:sz w:val="22"/>
          <w:szCs w:val="22"/>
          <w:lang w:val="en-US"/>
        </w:rPr>
        <w:t>,</w:t>
      </w:r>
      <w:r w:rsidR="00BA3A52" w:rsidRPr="00BA3A52">
        <w:rPr>
          <w:sz w:val="22"/>
          <w:lang/>
          <w:rPrChange w:id="73" w:author="John McCaskill" w:date="2020-08-17T23:35:00Z">
            <w:rPr>
              <w:sz w:val="22"/>
              <w:szCs w:val="22"/>
            </w:rPr>
          </w:rPrChange>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lang/>
          <w:rPrChange w:id="74" w:author="John McCaskill" w:date="2020-08-17T23:35:00Z">
            <w:rPr>
              <w:sz w:val="22"/>
              <w:szCs w:val="22"/>
            </w:rPr>
          </w:rPrChange>
        </w:rPr>
        <w:t>FracDeathsDet=1.0</w:t>
      </w:r>
      <w:r w:rsidR="00BA3A52">
        <w:rPr>
          <w:sz w:val="22"/>
          <w:szCs w:val="22"/>
          <w:lang w:val="en-US"/>
        </w:rPr>
        <w:t xml:space="preserve">, </w:t>
      </w:r>
      <w:r w:rsidR="00BA3A52" w:rsidRPr="00BA3A52">
        <w:rPr>
          <w:sz w:val="22"/>
          <w:lang/>
          <w:rPrChange w:id="75" w:author="John McCaskill" w:date="2020-08-17T23:35:00Z">
            <w:rPr>
              <w:sz w:val="22"/>
              <w:szCs w:val="22"/>
            </w:rPr>
          </w:rPrChange>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lang/>
          <w:rPrChange w:id="76" w:author="John McCaskill" w:date="2020-08-17T23:35:00Z">
            <w:rPr>
              <w:sz w:val="22"/>
              <w:szCs w:val="22"/>
            </w:rPr>
          </w:rPrChange>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4755FBE6" w:rsidR="00D509E0" w:rsidRDefault="00D509E0" w:rsidP="00D509E0">
            <w:pPr>
              <w:ind w:left="-35" w:firstLine="1"/>
            </w:pPr>
            <w:ins w:id="77" w:author="John McCaskill" w:date="2020-08-17T23:35:00Z">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03282" cy="945888"/>
                            </a:xfrm>
                            <a:prstGeom prst="rect">
                              <a:avLst/>
                            </a:prstGeom>
                          </pic:spPr>
                        </pic:pic>
                      </a:graphicData>
                    </a:graphic>
                  </wp:inline>
                </w:drawing>
              </w:r>
            </w:ins>
            <w:del w:id="78" w:author="John McCaskill" w:date="2020-08-17T23:35:00Z">
              <w:r w:rsidR="001D5F94">
                <w:rPr>
                  <w:noProof/>
                </w:rPr>
                <w:drawing>
                  <wp:inline distT="0" distB="0" distL="0" distR="0" wp14:anchorId="25CC9304" wp14:editId="6241BD6F">
                    <wp:extent cx="1611317" cy="993775"/>
                    <wp:effectExtent l="0" t="0" r="1905"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30503" cy="1005608"/>
                            </a:xfrm>
                            <a:prstGeom prst="rect">
                              <a:avLst/>
                            </a:prstGeom>
                          </pic:spPr>
                        </pic:pic>
                      </a:graphicData>
                    </a:graphic>
                  </wp:inline>
                </w:drawing>
              </w:r>
            </w:del>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6D61C6C1" w:rsidR="00D509E0" w:rsidRDefault="00D509E0" w:rsidP="00D509E0">
            <w:pPr>
              <w:ind w:left="-35" w:firstLine="1"/>
            </w:pPr>
            <w:ins w:id="79" w:author="John McCaskill" w:date="2020-08-17T23:35:00Z">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954" cy="1012718"/>
                            </a:xfrm>
                            <a:prstGeom prst="rect">
                              <a:avLst/>
                            </a:prstGeom>
                          </pic:spPr>
                        </pic:pic>
                      </a:graphicData>
                    </a:graphic>
                  </wp:inline>
                </w:drawing>
              </w:r>
            </w:ins>
            <w:del w:id="80" w:author="John McCaskill" w:date="2020-08-17T23:35:00Z">
              <w:r w:rsidRPr="00087CEC">
                <w:rPr>
                  <w:noProof/>
                </w:rPr>
                <w:drawing>
                  <wp:inline distT="0" distB="0" distL="0" distR="0" wp14:anchorId="1E73E1E0" wp14:editId="51FCF50E">
                    <wp:extent cx="1200150" cy="84347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76948" cy="897453"/>
                            </a:xfrm>
                            <a:prstGeom prst="rect">
                              <a:avLst/>
                            </a:prstGeom>
                          </pic:spPr>
                        </pic:pic>
                      </a:graphicData>
                    </a:graphic>
                  </wp:inline>
                </w:drawing>
              </w:r>
            </w:del>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39C0A5E" w14:textId="77777777" w:rsidR="004200C1" w:rsidRPr="004200C1" w:rsidRDefault="0011114A" w:rsidP="004200C1">
      <w:pPr>
        <w:pStyle w:val="EndNoteBibliography"/>
        <w:rPr>
          <w:noProof/>
        </w:rPr>
      </w:pPr>
      <w:r>
        <w:fldChar w:fldCharType="begin"/>
      </w:r>
      <w:r>
        <w:instrText xml:space="preserve"> ADDIN EN.REFLIST </w:instrText>
      </w:r>
      <w:r>
        <w:fldChar w:fldCharType="separate"/>
      </w:r>
      <w:r w:rsidR="004200C1" w:rsidRPr="004200C1">
        <w:rPr>
          <w:noProof/>
        </w:rPr>
        <w:t>1.</w:t>
      </w:r>
      <w:r w:rsidR="004200C1" w:rsidRPr="004200C1">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6DE91BCB" w14:textId="77777777" w:rsidR="004200C1" w:rsidRPr="004200C1" w:rsidRDefault="004200C1" w:rsidP="004200C1">
      <w:pPr>
        <w:pStyle w:val="EndNoteBibliography"/>
        <w:rPr>
          <w:noProof/>
        </w:rPr>
      </w:pPr>
      <w:r w:rsidRPr="004200C1">
        <w:rPr>
          <w:noProof/>
        </w:rPr>
        <w:t>2.</w:t>
      </w:r>
      <w:r w:rsidRPr="004200C1">
        <w:rPr>
          <w:noProof/>
        </w:rPr>
        <w:tab/>
        <w:t>R.M., A., B., A., R.M., M.: Infectious Diseases of Humans: Dynamics and Control. Oxford University Press, Oxford, UK (1992) 9780198540403</w:t>
      </w:r>
    </w:p>
    <w:p w14:paraId="480402FF" w14:textId="77777777" w:rsidR="004200C1" w:rsidRPr="004200C1" w:rsidRDefault="004200C1" w:rsidP="004200C1">
      <w:pPr>
        <w:pStyle w:val="EndNoteBibliography"/>
        <w:rPr>
          <w:noProof/>
        </w:rPr>
      </w:pPr>
      <w:r w:rsidRPr="004200C1">
        <w:rPr>
          <w:noProof/>
        </w:rPr>
        <w:t>3.</w:t>
      </w:r>
      <w:r w:rsidRPr="004200C1">
        <w:rPr>
          <w:noProof/>
        </w:rPr>
        <w:tab/>
        <w:t>Anderson, R., May, R.: Directly transmitted infections diseases: control by vaccination. Science 215, 1053-1060 (1982) 10.1126/science.7063839</w:t>
      </w:r>
    </w:p>
    <w:p w14:paraId="10F8ECFE" w14:textId="77777777" w:rsidR="004200C1" w:rsidRPr="004200C1" w:rsidRDefault="004200C1" w:rsidP="004200C1">
      <w:pPr>
        <w:pStyle w:val="EndNoteBibliography"/>
        <w:rPr>
          <w:noProof/>
        </w:rPr>
      </w:pPr>
      <w:r w:rsidRPr="004200C1">
        <w:rPr>
          <w:noProof/>
        </w:rPr>
        <w:t>4.</w:t>
      </w:r>
      <w:r w:rsidRPr="004200C1">
        <w:rPr>
          <w:noProof/>
        </w:rPr>
        <w:tab/>
        <w:t>Hethcote, H.W.: The Mathematics of Infectious Diseases. SIAM Rev. 42, 599–653 (2000) 10.1137/s0036144500371907</w:t>
      </w:r>
    </w:p>
    <w:p w14:paraId="16F5491B" w14:textId="5AF47DA5" w:rsidR="004200C1" w:rsidRPr="004200C1" w:rsidRDefault="004200C1" w:rsidP="004200C1">
      <w:pPr>
        <w:pStyle w:val="EndNoteBibliography"/>
        <w:rPr>
          <w:noProof/>
        </w:rPr>
      </w:pPr>
      <w:r w:rsidRPr="004200C1">
        <w:rPr>
          <w:noProof/>
        </w:rPr>
        <w:t>5.</w:t>
      </w:r>
      <w:r w:rsidRPr="004200C1">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4" w:history="1">
        <w:r w:rsidRPr="004200C1">
          <w:rPr>
            <w:rStyle w:val="Hyperlink"/>
            <w:noProof/>
          </w:rPr>
          <w:t>https://doi.org/10.1001/jama.2020.2648</w:t>
        </w:r>
      </w:hyperlink>
    </w:p>
    <w:p w14:paraId="4AB62BB3" w14:textId="190FC93E" w:rsidR="004200C1" w:rsidRPr="004200C1" w:rsidRDefault="004200C1" w:rsidP="004200C1">
      <w:pPr>
        <w:pStyle w:val="EndNoteBibliography"/>
        <w:rPr>
          <w:noProof/>
        </w:rPr>
      </w:pPr>
      <w:r w:rsidRPr="004200C1">
        <w:rPr>
          <w:noProof/>
        </w:rPr>
        <w:t>6.</w:t>
      </w:r>
      <w:r w:rsidRPr="004200C1">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5" w:history="1">
        <w:r w:rsidRPr="004200C1">
          <w:rPr>
            <w:rStyle w:val="Hyperlink"/>
            <w:noProof/>
          </w:rPr>
          <w:t>https://doi.org/10.1016/j.ijid.2020.02.058</w:t>
        </w:r>
      </w:hyperlink>
    </w:p>
    <w:p w14:paraId="01C15A39" w14:textId="02A4BB27" w:rsidR="004200C1" w:rsidRPr="004200C1" w:rsidRDefault="004200C1" w:rsidP="004200C1">
      <w:pPr>
        <w:pStyle w:val="EndNoteBibliography"/>
        <w:rPr>
          <w:noProof/>
        </w:rPr>
      </w:pPr>
      <w:r w:rsidRPr="004200C1">
        <w:rPr>
          <w:noProof/>
        </w:rPr>
        <w:t>7.</w:t>
      </w:r>
      <w:r w:rsidRPr="004200C1">
        <w:rPr>
          <w:noProof/>
        </w:rPr>
        <w:tab/>
        <w:t xml:space="preserve">Giordano, G., Blanchini, F., Bruno, R., Colaneri, P., Di Filippo, A., Di Matteo, A., Colaneri, M.: Modelling the COVID-19 epidemic and implementation of population-wide interventions in Italy. Nature Medicine (2020) </w:t>
      </w:r>
      <w:hyperlink r:id="rId36" w:history="1">
        <w:r w:rsidRPr="004200C1">
          <w:rPr>
            <w:rStyle w:val="Hyperlink"/>
            <w:noProof/>
          </w:rPr>
          <w:t>https://doi.org/10.1038/s41591-020-0883-7</w:t>
        </w:r>
      </w:hyperlink>
    </w:p>
    <w:p w14:paraId="241BECE6" w14:textId="77777777" w:rsidR="004200C1" w:rsidRPr="004200C1" w:rsidRDefault="004200C1" w:rsidP="004200C1">
      <w:pPr>
        <w:pStyle w:val="EndNoteBibliography"/>
        <w:rPr>
          <w:noProof/>
        </w:rPr>
      </w:pPr>
      <w:r w:rsidRPr="004200C1">
        <w:rPr>
          <w:noProof/>
        </w:rPr>
        <w:t>8.</w:t>
      </w:r>
      <w:r w:rsidRPr="004200C1">
        <w:rPr>
          <w:noProof/>
        </w:rPr>
        <w:tab/>
        <w:t>Gumel, A.B., Ruan, S., Day, T., Watmough, J., Brauer, F., van den Driessche, P., Gabrielson, D., Bowman, C., Alexander, M.E., Ardal, S., Wu, J., Sahai, B.M.: Modelling strategies for controlling SARS outbreaks. Proc Biol Sci 271, 2223-2232 (2004) 10.1098/rspb.2004.2800</w:t>
      </w:r>
    </w:p>
    <w:p w14:paraId="089AF9FC" w14:textId="77777777" w:rsidR="004200C1" w:rsidRPr="004200C1" w:rsidRDefault="004200C1" w:rsidP="004200C1">
      <w:pPr>
        <w:pStyle w:val="EndNoteBibliography"/>
        <w:rPr>
          <w:noProof/>
        </w:rPr>
      </w:pPr>
      <w:r w:rsidRPr="004200C1">
        <w:rPr>
          <w:noProof/>
        </w:rPr>
        <w:t>9.</w:t>
      </w:r>
      <w:r w:rsidRPr="004200C1">
        <w:rPr>
          <w:noProof/>
        </w:rPr>
        <w:tab/>
        <w:t xml:space="preserve">Klepac, P., Kucharski, A.J., Conlan, A.J., Kissler, S., Tang, M., Fry, H., Gog, J.R.: Contacts in context: large-scale setting-specific social mixing matrices from the BBC Pandemic project. medRxiv (2020) </w:t>
      </w:r>
    </w:p>
    <w:p w14:paraId="403A3190" w14:textId="77777777" w:rsidR="004200C1" w:rsidRPr="004200C1" w:rsidRDefault="004200C1" w:rsidP="004200C1">
      <w:pPr>
        <w:pStyle w:val="EndNoteBibliography"/>
        <w:rPr>
          <w:noProof/>
        </w:rPr>
      </w:pPr>
      <w:r w:rsidRPr="004200C1">
        <w:rPr>
          <w:noProof/>
        </w:rPr>
        <w:t>10.</w:t>
      </w:r>
      <w:r w:rsidRPr="004200C1">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414EDCE2" w14:textId="7D022CBD" w:rsidR="004200C1" w:rsidRPr="004200C1" w:rsidRDefault="004200C1" w:rsidP="004200C1">
      <w:pPr>
        <w:pStyle w:val="EndNoteBibliography"/>
        <w:rPr>
          <w:noProof/>
        </w:rPr>
      </w:pPr>
      <w:r w:rsidRPr="004200C1">
        <w:rPr>
          <w:noProof/>
        </w:rPr>
        <w:t>11.</w:t>
      </w:r>
      <w:r w:rsidRPr="004200C1">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7" w:history="1">
        <w:r w:rsidRPr="004200C1">
          <w:rPr>
            <w:rStyle w:val="Hyperlink"/>
            <w:noProof/>
          </w:rPr>
          <w:t>https://doi.org/10.1016/S2214-109X(20)30074-7</w:t>
        </w:r>
      </w:hyperlink>
    </w:p>
    <w:p w14:paraId="2A602CC9" w14:textId="77777777" w:rsidR="004200C1" w:rsidRPr="004200C1" w:rsidRDefault="004200C1" w:rsidP="004200C1">
      <w:pPr>
        <w:pStyle w:val="EndNoteBibliography"/>
        <w:rPr>
          <w:noProof/>
        </w:rPr>
      </w:pPr>
      <w:r w:rsidRPr="004200C1">
        <w:rPr>
          <w:noProof/>
        </w:rPr>
        <w:t>12.</w:t>
      </w:r>
      <w:r w:rsidRPr="004200C1">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FDE88D7" w14:textId="77777777" w:rsidR="004200C1" w:rsidRPr="004200C1" w:rsidRDefault="004200C1" w:rsidP="004200C1">
      <w:pPr>
        <w:pStyle w:val="EndNoteBibliography"/>
        <w:rPr>
          <w:noProof/>
        </w:rPr>
      </w:pPr>
      <w:r w:rsidRPr="004200C1">
        <w:rPr>
          <w:noProof/>
        </w:rPr>
        <w:lastRenderedPageBreak/>
        <w:t>13.</w:t>
      </w:r>
      <w:r w:rsidRPr="004200C1">
        <w:rPr>
          <w:noProof/>
        </w:rPr>
        <w:tab/>
        <w:t>Angulo, J., Yu, H.-L., Langousis, A., Kolovos, A., Wang, J., Madrid, A.E., Christakos, G.: Spatiotemporal Infectious Disease Modeling: A BME-SIR Approach. PLOS ONE 8, e72168 (2013) 10.1371/journal.pone.0072168</w:t>
      </w:r>
    </w:p>
    <w:p w14:paraId="794A96DA" w14:textId="77777777" w:rsidR="004200C1" w:rsidRPr="004200C1" w:rsidRDefault="004200C1" w:rsidP="004200C1">
      <w:pPr>
        <w:pStyle w:val="EndNoteBibliography"/>
        <w:rPr>
          <w:noProof/>
        </w:rPr>
      </w:pPr>
      <w:r w:rsidRPr="004200C1">
        <w:rPr>
          <w:noProof/>
        </w:rPr>
        <w:t>14.</w:t>
      </w:r>
      <w:r w:rsidRPr="004200C1">
        <w:rPr>
          <w:noProof/>
        </w:rPr>
        <w:tab/>
        <w:t>Keeling, M.J.: The effects of local spatial structure on epidemiological invasions. Proc Biol Sci 266, 859-867 (1999) 10.1098/rspb.1999.0716</w:t>
      </w:r>
    </w:p>
    <w:p w14:paraId="78578051" w14:textId="77777777" w:rsidR="004200C1" w:rsidRPr="004200C1" w:rsidRDefault="004200C1" w:rsidP="004200C1">
      <w:pPr>
        <w:pStyle w:val="EndNoteBibliography"/>
        <w:rPr>
          <w:noProof/>
        </w:rPr>
      </w:pPr>
      <w:r w:rsidRPr="004200C1">
        <w:rPr>
          <w:noProof/>
        </w:rPr>
        <w:t>15.</w:t>
      </w:r>
      <w:r w:rsidRPr="004200C1">
        <w:rPr>
          <w:noProof/>
        </w:rPr>
        <w:tab/>
        <w:t>Danon, L., Brooks-Pollock, E., Bailey, M., Keeling, M.J.: A spatial model of CoVID-19 transmission in England and Wales: early spread and peak timing. medRxiv 2020.2002.2012.20022566 (2020) 10.1101/2020.02.12.20022566</w:t>
      </w:r>
    </w:p>
    <w:p w14:paraId="4D56D770" w14:textId="77777777" w:rsidR="004200C1" w:rsidRPr="004200C1" w:rsidRDefault="004200C1" w:rsidP="004200C1">
      <w:pPr>
        <w:pStyle w:val="EndNoteBibliography"/>
        <w:rPr>
          <w:noProof/>
        </w:rPr>
      </w:pPr>
      <w:r w:rsidRPr="004200C1">
        <w:rPr>
          <w:noProof/>
        </w:rPr>
        <w:t>16.</w:t>
      </w:r>
      <w:r w:rsidRPr="004200C1">
        <w:rPr>
          <w:noProof/>
        </w:rPr>
        <w:tab/>
        <w:t xml:space="preserve">Ziff, A.L., Ziff, R.M.: Fractal kinetics of COVID-19 pandemic. medRxiv (2020) </w:t>
      </w:r>
    </w:p>
    <w:p w14:paraId="1C9DD5E7" w14:textId="77777777" w:rsidR="004200C1" w:rsidRPr="004200C1" w:rsidRDefault="004200C1" w:rsidP="004200C1">
      <w:pPr>
        <w:pStyle w:val="EndNoteBibliography"/>
        <w:rPr>
          <w:noProof/>
        </w:rPr>
      </w:pPr>
      <w:r w:rsidRPr="004200C1">
        <w:rPr>
          <w:noProof/>
        </w:rPr>
        <w:t>17.</w:t>
      </w:r>
      <w:r w:rsidRPr="004200C1">
        <w:rPr>
          <w:noProof/>
        </w:rPr>
        <w:tab/>
        <w:t>Simoes, J.M.: Spatial Epidemic Modelling in Social Networks. AIP Conference Proceedings 776, 287-297 (2005) 10.1063/1.1985395</w:t>
      </w:r>
    </w:p>
    <w:p w14:paraId="4C224FD6" w14:textId="77777777" w:rsidR="004200C1" w:rsidRPr="004200C1" w:rsidRDefault="004200C1" w:rsidP="004200C1">
      <w:pPr>
        <w:pStyle w:val="EndNoteBibliography"/>
        <w:rPr>
          <w:noProof/>
        </w:rPr>
      </w:pPr>
      <w:r w:rsidRPr="004200C1">
        <w:rPr>
          <w:noProof/>
        </w:rPr>
        <w:t>18.</w:t>
      </w:r>
      <w:r w:rsidRPr="004200C1">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30E19414" w14:textId="77777777" w:rsidR="004200C1" w:rsidRPr="004200C1" w:rsidRDefault="004200C1" w:rsidP="004200C1">
      <w:pPr>
        <w:pStyle w:val="EndNoteBibliography"/>
        <w:rPr>
          <w:noProof/>
        </w:rPr>
      </w:pPr>
      <w:r w:rsidRPr="004200C1">
        <w:rPr>
          <w:noProof/>
        </w:rPr>
        <w:t>19.</w:t>
      </w:r>
      <w:r w:rsidRPr="004200C1">
        <w:rPr>
          <w:noProof/>
        </w:rPr>
        <w:tab/>
        <w:t>Hunter, E., Mac Namee, B., Kelleher, J.D.: A Taxonomy for Agent-Based Models in Human Infectious Disease Epidemiology. Journal of Artificial Societies and Social Simulation 20, 2 (2017) 10.18564/jasss.3414</w:t>
      </w:r>
    </w:p>
    <w:p w14:paraId="383276EF" w14:textId="77777777" w:rsidR="004200C1" w:rsidRPr="004200C1" w:rsidRDefault="004200C1" w:rsidP="004200C1">
      <w:pPr>
        <w:pStyle w:val="EndNoteBibliography"/>
        <w:rPr>
          <w:noProof/>
        </w:rPr>
      </w:pPr>
      <w:r w:rsidRPr="004200C1">
        <w:rPr>
          <w:noProof/>
        </w:rPr>
        <w:t>20.</w:t>
      </w:r>
      <w:r w:rsidRPr="004200C1">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2022EF8D" w14:textId="77777777" w:rsidR="004200C1" w:rsidRPr="004200C1" w:rsidRDefault="004200C1" w:rsidP="004200C1">
      <w:pPr>
        <w:pStyle w:val="EndNoteBibliography"/>
        <w:rPr>
          <w:noProof/>
        </w:rPr>
      </w:pPr>
      <w:r w:rsidRPr="004200C1">
        <w:rPr>
          <w:noProof/>
        </w:rPr>
        <w:t>21.</w:t>
      </w:r>
      <w:r w:rsidRPr="004200C1">
        <w:rPr>
          <w:noProof/>
        </w:rPr>
        <w:tab/>
        <w:t>Wang, C.J., Ng, C.Y., Brook, R.H.: Response to COVID-19 in Taiwan: Big Data Analytics, New Technology, and Proactive Testing. JAMA 323, 1341-1342 (2020) 10.1001/jama.2020.3151</w:t>
      </w:r>
    </w:p>
    <w:p w14:paraId="758805E2" w14:textId="55486A0C" w:rsidR="004200C1" w:rsidRPr="004200C1" w:rsidRDefault="004200C1" w:rsidP="004200C1">
      <w:pPr>
        <w:pStyle w:val="EndNoteBibliography"/>
        <w:rPr>
          <w:noProof/>
        </w:rPr>
      </w:pPr>
      <w:r w:rsidRPr="004200C1">
        <w:rPr>
          <w:noProof/>
        </w:rPr>
        <w:t>22.</w:t>
      </w:r>
      <w:r w:rsidRPr="004200C1">
        <w:rPr>
          <w:noProof/>
        </w:rPr>
        <w:tab/>
        <w:t xml:space="preserve">Zhou, C., Su, F., Pei, T., Zhang, A., Du, Y., Luo, B., Cao, Z., Wang, J., Yuan, W., Zhu, Y., Song, C., Chen, J., Xu, J., Li, F., Ma, T., Jiang, L., Yan, F., Yi, J., Hu, Y., Liao, Y., Xiao, H.: COVID-19: Challenges to GIS with Big Data. Geography and Sustainability 1, 77-87 (2020) </w:t>
      </w:r>
      <w:hyperlink r:id="rId38" w:history="1">
        <w:r w:rsidRPr="004200C1">
          <w:rPr>
            <w:rStyle w:val="Hyperlink"/>
            <w:noProof/>
          </w:rPr>
          <w:t>https://doi.org/10.1016/j.geosus.2020.03.005</w:t>
        </w:r>
      </w:hyperlink>
    </w:p>
    <w:p w14:paraId="2F9C08DE" w14:textId="16A8724B" w:rsidR="004200C1" w:rsidRPr="004200C1" w:rsidRDefault="004200C1" w:rsidP="004200C1">
      <w:pPr>
        <w:pStyle w:val="EndNoteBibliography"/>
        <w:rPr>
          <w:noProof/>
        </w:rPr>
      </w:pPr>
      <w:r w:rsidRPr="004200C1">
        <w:rPr>
          <w:noProof/>
        </w:rPr>
        <w:t>23.</w:t>
      </w:r>
      <w:r w:rsidRPr="004200C1">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9" w:history="1">
        <w:r w:rsidRPr="004200C1">
          <w:rPr>
            <w:rStyle w:val="Hyperlink"/>
            <w:noProof/>
          </w:rPr>
          <w:t>https://doi.org/10.1016/j.ssci.2020.104773</w:t>
        </w:r>
      </w:hyperlink>
    </w:p>
    <w:p w14:paraId="3D0501DE" w14:textId="0F3F1ED5" w:rsidR="004200C1" w:rsidRPr="004200C1" w:rsidRDefault="004200C1" w:rsidP="004200C1">
      <w:pPr>
        <w:pStyle w:val="EndNoteBibliography"/>
        <w:rPr>
          <w:noProof/>
        </w:rPr>
      </w:pPr>
      <w:r w:rsidRPr="004200C1">
        <w:rPr>
          <w:noProof/>
        </w:rPr>
        <w:t>24.</w:t>
      </w:r>
      <w:r w:rsidRPr="004200C1">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0" w:history="1">
        <w:r w:rsidRPr="004200C1">
          <w:rPr>
            <w:rStyle w:val="Hyperlink"/>
            <w:noProof/>
          </w:rPr>
          <w:t>https://doi.org/10.1101/2020.03.24.20042291</w:t>
        </w:r>
      </w:hyperlink>
    </w:p>
    <w:p w14:paraId="3B176945" w14:textId="77777777" w:rsidR="004200C1" w:rsidRPr="004200C1" w:rsidRDefault="004200C1" w:rsidP="004200C1">
      <w:pPr>
        <w:pStyle w:val="EndNoteBibliography"/>
        <w:rPr>
          <w:noProof/>
        </w:rPr>
      </w:pPr>
      <w:r w:rsidRPr="004200C1">
        <w:rPr>
          <w:noProof/>
        </w:rPr>
        <w:t>25.</w:t>
      </w:r>
      <w:r w:rsidRPr="004200C1">
        <w:rPr>
          <w:noProof/>
        </w:rPr>
        <w:tab/>
        <w:t>Yin, J., Redovich, J.: Kinetic Modeling of Virus Growth in Cells. Microbiology and Molecular Biology Reviews 82, e00066-00017 (2018) 10.1128/MMBR.00066-17</w:t>
      </w:r>
    </w:p>
    <w:p w14:paraId="67CAE0A7" w14:textId="77777777" w:rsidR="004200C1" w:rsidRPr="004200C1" w:rsidRDefault="004200C1" w:rsidP="004200C1">
      <w:pPr>
        <w:pStyle w:val="EndNoteBibliography"/>
        <w:rPr>
          <w:noProof/>
        </w:rPr>
      </w:pPr>
      <w:r w:rsidRPr="004200C1">
        <w:rPr>
          <w:noProof/>
        </w:rPr>
        <w:t>26.</w:t>
      </w:r>
      <w:r w:rsidRPr="004200C1">
        <w:rPr>
          <w:noProof/>
        </w:rPr>
        <w:tab/>
        <w:t>Biebricher, C.K., Eigen, M., Gardiner, W.C.: Kinetics of ribonucleic acid replication. Biochemistry 22, 2544-2559 (1983) 10.1021/bi00279a036</w:t>
      </w:r>
    </w:p>
    <w:p w14:paraId="411522C0" w14:textId="7113C5A9" w:rsidR="004200C1" w:rsidRPr="004200C1" w:rsidRDefault="004200C1" w:rsidP="004200C1">
      <w:pPr>
        <w:pStyle w:val="EndNoteBibliography"/>
        <w:rPr>
          <w:noProof/>
        </w:rPr>
      </w:pPr>
      <w:r w:rsidRPr="004200C1">
        <w:rPr>
          <w:noProof/>
        </w:rPr>
        <w:t>27.</w:t>
      </w:r>
      <w:r w:rsidRPr="004200C1">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41" w:history="1">
        <w:r w:rsidRPr="004200C1">
          <w:rPr>
            <w:rStyle w:val="Hyperlink"/>
            <w:noProof/>
          </w:rPr>
          <w:t>https://doi.org/10.1016/j.ijdrr.2012.05.002</w:t>
        </w:r>
      </w:hyperlink>
    </w:p>
    <w:p w14:paraId="797B7548" w14:textId="3699B081" w:rsidR="00A41CB4" w:rsidRDefault="0011114A">
      <w:r>
        <w:fldChar w:fldCharType="end"/>
      </w:r>
    </w:p>
    <w:sectPr w:rsidR="00A41CB4" w:rsidSect="00205CEC">
      <w:headerReference w:type="default" r:id="rId42"/>
      <w:footerReference w:type="even" r:id="rId43"/>
      <w:footerReference w:type="default" r:id="rId44"/>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Norman Packard" w:date="2020-08-20T00:32:00Z" w:initials="NP">
    <w:p w14:paraId="3939D003" w14:textId="77777777" w:rsidR="00406BA4" w:rsidRDefault="00406BA4">
      <w:pPr>
        <w:pStyle w:val="CommentText"/>
      </w:pPr>
      <w:r>
        <w:rPr>
          <w:rStyle w:val="CommentReference"/>
        </w:rPr>
        <w:annotationRef/>
      </w:r>
      <w:r>
        <w:t>Old discussion from Fig 1 caption that could maybe go here:</w:t>
      </w:r>
    </w:p>
    <w:p w14:paraId="329B06A8" w14:textId="77777777" w:rsidR="00406BA4" w:rsidRDefault="00406BA4">
      <w:pPr>
        <w:pStyle w:val="CommentText"/>
      </w:pPr>
    </w:p>
    <w:p w14:paraId="6555CFF3" w14:textId="005B1BB3" w:rsidR="00406BA4" w:rsidRDefault="00406BA4">
      <w:pPr>
        <w:pStyle w:val="CommentText"/>
      </w:pPr>
      <w:r>
        <w:rPr>
          <w:sz w:val="22"/>
          <w:szCs w:val="22"/>
        </w:rPr>
        <w:t xml:space="preserve">The USA and Brazil have not had a consistent or effective communication of information about the disease, but the response is still effectively piecewise linear as expected from the cautionary model, like the more dampening Russian response. </w:t>
      </w:r>
      <w:r>
        <w:rPr>
          <w:sz w:val="22"/>
          <w:szCs w:val="22"/>
        </w:rPr>
        <w:t>Note that second waves of infection, affecting Spain in A, and to a lesser extent France and Germany, which depart from linearity, are also predicted in the more differentiated SC3EI3R version of the cautionary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55CF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8432C" w16cex:dateUtc="2020-08-20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55CFF3" w16cid:durableId="22E843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14E287" w14:textId="77777777" w:rsidR="0033406C" w:rsidRDefault="0033406C" w:rsidP="00205CEC">
      <w:r>
        <w:separator/>
      </w:r>
    </w:p>
  </w:endnote>
  <w:endnote w:type="continuationSeparator" w:id="0">
    <w:p w14:paraId="017C530B" w14:textId="77777777" w:rsidR="0033406C" w:rsidRDefault="0033406C" w:rsidP="00205CEC">
      <w:r>
        <w:continuationSeparator/>
      </w:r>
    </w:p>
  </w:endnote>
  <w:endnote w:type="continuationNotice" w:id="1">
    <w:p w14:paraId="6F0E0F0B" w14:textId="77777777" w:rsidR="0033406C" w:rsidRDefault="003340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562E61" w14:textId="77777777" w:rsidR="0033406C" w:rsidRDefault="0033406C" w:rsidP="00205CEC">
      <w:r>
        <w:separator/>
      </w:r>
    </w:p>
  </w:footnote>
  <w:footnote w:type="continuationSeparator" w:id="0">
    <w:p w14:paraId="0DDC2B5F" w14:textId="77777777" w:rsidR="0033406C" w:rsidRDefault="0033406C" w:rsidP="00205CEC">
      <w:r>
        <w:continuationSeparator/>
      </w:r>
    </w:p>
  </w:footnote>
  <w:footnote w:type="continuationNotice" w:id="1">
    <w:p w14:paraId="78F23079" w14:textId="77777777" w:rsidR="0033406C" w:rsidRDefault="003340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3D06C" w14:textId="77777777" w:rsidR="00F170E7" w:rsidRDefault="00F170E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D5F94"/>
    <w:rsid w:val="001E3962"/>
    <w:rsid w:val="00200EA8"/>
    <w:rsid w:val="00201C51"/>
    <w:rsid w:val="00205CEC"/>
    <w:rsid w:val="00211CDF"/>
    <w:rsid w:val="0024322C"/>
    <w:rsid w:val="00250AAA"/>
    <w:rsid w:val="002633A9"/>
    <w:rsid w:val="00275BBB"/>
    <w:rsid w:val="002B1595"/>
    <w:rsid w:val="002E6E35"/>
    <w:rsid w:val="00313967"/>
    <w:rsid w:val="0033406C"/>
    <w:rsid w:val="003475CB"/>
    <w:rsid w:val="00386D10"/>
    <w:rsid w:val="003B726D"/>
    <w:rsid w:val="003E6B6A"/>
    <w:rsid w:val="003E6BA5"/>
    <w:rsid w:val="00406BA4"/>
    <w:rsid w:val="004200C1"/>
    <w:rsid w:val="004707EC"/>
    <w:rsid w:val="004C58E1"/>
    <w:rsid w:val="00580A50"/>
    <w:rsid w:val="00585534"/>
    <w:rsid w:val="00591EE7"/>
    <w:rsid w:val="005E07EF"/>
    <w:rsid w:val="005F0145"/>
    <w:rsid w:val="00615B64"/>
    <w:rsid w:val="006465EE"/>
    <w:rsid w:val="00671EB8"/>
    <w:rsid w:val="006978B2"/>
    <w:rsid w:val="006E17CC"/>
    <w:rsid w:val="00707395"/>
    <w:rsid w:val="007238FC"/>
    <w:rsid w:val="00760B56"/>
    <w:rsid w:val="00783CA3"/>
    <w:rsid w:val="007B048D"/>
    <w:rsid w:val="007B63DA"/>
    <w:rsid w:val="007D1E71"/>
    <w:rsid w:val="00831BED"/>
    <w:rsid w:val="00836B82"/>
    <w:rsid w:val="00837C60"/>
    <w:rsid w:val="00895D36"/>
    <w:rsid w:val="008A3669"/>
    <w:rsid w:val="008A56AF"/>
    <w:rsid w:val="008B2094"/>
    <w:rsid w:val="008B7610"/>
    <w:rsid w:val="008C1006"/>
    <w:rsid w:val="008C58D6"/>
    <w:rsid w:val="008E1C44"/>
    <w:rsid w:val="008E2428"/>
    <w:rsid w:val="00904403"/>
    <w:rsid w:val="00905C25"/>
    <w:rsid w:val="00925DE6"/>
    <w:rsid w:val="00971C1E"/>
    <w:rsid w:val="00982B35"/>
    <w:rsid w:val="009B7339"/>
    <w:rsid w:val="009C03BC"/>
    <w:rsid w:val="009C6B94"/>
    <w:rsid w:val="009C70C1"/>
    <w:rsid w:val="009E453D"/>
    <w:rsid w:val="009F4214"/>
    <w:rsid w:val="00A41CB4"/>
    <w:rsid w:val="00A905F2"/>
    <w:rsid w:val="00AA6EE7"/>
    <w:rsid w:val="00AD39E5"/>
    <w:rsid w:val="00AE0090"/>
    <w:rsid w:val="00AE2502"/>
    <w:rsid w:val="00AE4C8A"/>
    <w:rsid w:val="00B05583"/>
    <w:rsid w:val="00B15680"/>
    <w:rsid w:val="00B16E3E"/>
    <w:rsid w:val="00B2575D"/>
    <w:rsid w:val="00B81293"/>
    <w:rsid w:val="00B9464A"/>
    <w:rsid w:val="00BA3A52"/>
    <w:rsid w:val="00C27C51"/>
    <w:rsid w:val="00C35442"/>
    <w:rsid w:val="00C35EF1"/>
    <w:rsid w:val="00C86CE6"/>
    <w:rsid w:val="00CA3B20"/>
    <w:rsid w:val="00CA6E4C"/>
    <w:rsid w:val="00CB4CC3"/>
    <w:rsid w:val="00CC1644"/>
    <w:rsid w:val="00CE45E7"/>
    <w:rsid w:val="00CE6D85"/>
    <w:rsid w:val="00CF1226"/>
    <w:rsid w:val="00CF546D"/>
    <w:rsid w:val="00D30CA0"/>
    <w:rsid w:val="00D509E0"/>
    <w:rsid w:val="00D5526F"/>
    <w:rsid w:val="00D57DEA"/>
    <w:rsid w:val="00D767D6"/>
    <w:rsid w:val="00D815EE"/>
    <w:rsid w:val="00DE00A8"/>
    <w:rsid w:val="00E029E4"/>
    <w:rsid w:val="00E243CA"/>
    <w:rsid w:val="00E501A1"/>
    <w:rsid w:val="00E617A3"/>
    <w:rsid w:val="00E626CB"/>
    <w:rsid w:val="00E744EA"/>
    <w:rsid w:val="00E76A30"/>
    <w:rsid w:val="00EC0319"/>
    <w:rsid w:val="00EE6A1A"/>
    <w:rsid w:val="00F170E7"/>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1016/j.ssci.2020.104773" TargetMode="External"/><Relationship Id="rId21" Type="http://schemas.openxmlformats.org/officeDocument/2006/relationships/image" Target="media/image11.png"/><Relationship Id="rId34" Type="http://schemas.openxmlformats.org/officeDocument/2006/relationships/hyperlink" Target="https://doi.org/10.1001/jama.2020.2648"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doi.org/10.1016/S2214-109X(20)30074-7" TargetMode="External"/><Relationship Id="rId40" Type="http://schemas.openxmlformats.org/officeDocument/2006/relationships/hyperlink" Target="https://doi.org/10.1101/2020.03.24.20042291"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oi.org/10.1038/s41591-020-0883-7" TargetMode="Externa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doi.org/10.1016/j.ijid.2020.02.058" TargetMode="External"/><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doi.org/10.1016/j.geosus.2020.03.005" TargetMode="External"/><Relationship Id="rId46" Type="http://schemas.microsoft.com/office/2011/relationships/people" Target="people.xml"/><Relationship Id="rId20" Type="http://schemas.openxmlformats.org/officeDocument/2006/relationships/image" Target="media/image10.png"/><Relationship Id="rId41" Type="http://schemas.openxmlformats.org/officeDocument/2006/relationships/hyperlink" Target="https://doi.org/10.1016/j.ijdrr.2012.05.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4</Pages>
  <Words>5996</Words>
  <Characters>3418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4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6</cp:revision>
  <dcterms:created xsi:type="dcterms:W3CDTF">2020-08-13T05:57:00Z</dcterms:created>
  <dcterms:modified xsi:type="dcterms:W3CDTF">2020-08-20T07:33:00Z</dcterms:modified>
</cp:coreProperties>
</file>